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1E0419" w14:textId="77777777" w:rsidR="00343A2F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343A2F">
        <w:rPr>
          <w:rFonts w:ascii="Arial" w:hAnsi="Arial" w:cs="Arial"/>
        </w:rPr>
        <w:t>{SenderName}</w:t>
      </w:r>
    </w:p>
    <w:p w14:paraId="5F8FF611" w14:textId="77777777" w:rsidR="00343A2F" w:rsidRPr="004659AD" w:rsidRDefault="00343A2F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30DFD2DA" w14:textId="77777777" w:rsidR="00343A2F" w:rsidRPr="004659AD" w:rsidRDefault="00343A2F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5A8C585" w14:textId="77777777" w:rsidR="00343A2F" w:rsidRPr="00270250" w:rsidRDefault="00343A2F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06AE4E5F" w14:textId="77777777" w:rsidR="00343A2F" w:rsidRPr="007E1298" w:rsidRDefault="00343A2F" w:rsidP="00644979">
      <w:pPr>
        <w:rPr>
          <w:rFonts w:ascii="Arial" w:hAnsi="Arial" w:cs="Arial"/>
          <w:b/>
          <w:bCs/>
        </w:rPr>
      </w:pPr>
    </w:p>
    <w:p w14:paraId="680137D3" w14:textId="77777777" w:rsidR="00343A2F" w:rsidRDefault="00343A2F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11C78507" w14:textId="77777777" w:rsidR="00343A2F" w:rsidRDefault="00343A2F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p w14:paraId="2E471C2F" w14:textId="77777777" w:rsidR="00343A2F" w:rsidRPr="003136E9" w:rsidRDefault="00000000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240" w:after="160"/>
        <w:ind w:right="2381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noProof/>
        </w:rPr>
        <w:pict w14:anchorId="0D08169D">
          <v:shapetype id="_x0000_t202" coordsize="21600,21600" o:spt="202" path="m,l,21600r21600,l21600,xe">
            <v:stroke joinstyle="miter"/>
            <v:path gradientshapeok="t" o:connecttype="rect"/>
          </v:shapetype>
          <v:shape id="_x0000_s2052" type="#_x0000_t202" style="position:absolute;margin-left:249.4pt;margin-top:47pt;width:90.7pt;height:99.2pt;z-index:-1;visibility:visible;mso-wrap-distance-left:9pt;mso-wrap-distance-top:3.6pt;mso-wrap-distance-right:9pt;mso-wrap-distance-bottom:3.6pt;mso-position-horizontal-relative:text;mso-position-vertical-relative:text;mso-width-relative:margin;mso-height-relative:margin;v-text-anchor:top" stroked="f">
            <v:textbox>
              <w:txbxContent>
                <w:p w14:paraId="0A5834C5" w14:textId="77777777" w:rsidR="00343A2F" w:rsidRDefault="00343A2F" w:rsidP="00FA0749">
                  <w:pPr>
                    <w:jc w:val="center"/>
                    <w:rPr>
                      <w:sz w:val="16"/>
                      <w:szCs w:val="16"/>
                    </w:rPr>
                  </w:pP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#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  <w:r w:rsidRPr="006F7F3C">
                    <w:rPr>
                      <w:sz w:val="16"/>
                      <w:szCs w:val="16"/>
                    </w:rPr>
                    <w:t>{%DemisIdQrImage}</w:t>
                  </w:r>
                </w:p>
                <w:p w14:paraId="74ED11BA" w14:textId="77777777" w:rsidR="00343A2F" w:rsidRPr="000E6D63" w:rsidRDefault="00343A2F" w:rsidP="00FA0749">
                  <w:pPr>
                    <w:jc w:val="center"/>
                    <w:rPr>
                      <w:sz w:val="12"/>
                      <w:szCs w:val="12"/>
                    </w:rPr>
                  </w:pPr>
                  <w:r w:rsidRPr="000E6D63">
                    <w:rPr>
                      <w:sz w:val="12"/>
                      <w:szCs w:val="12"/>
                    </w:rPr>
                    <w:t>Meldungs-ID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</w:t>
                  </w:r>
                  <w:r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/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</w:p>
              </w:txbxContent>
            </v:textbox>
          </v:shape>
        </w:pict>
      </w:r>
      <w:r w:rsidR="00343A2F" w:rsidRPr="00282FF8">
        <w:rPr>
          <w:rFonts w:ascii="Arial" w:hAnsi="Arial" w:cs="Arial"/>
          <w:b/>
          <w:bCs/>
          <w:color w:val="000000"/>
          <w:sz w:val="28"/>
          <w:szCs w:val="28"/>
        </w:rPr>
        <w:t xml:space="preserve">Untersuchungsbefund </w:t>
      </w:r>
      <w:r w:rsidR="00343A2F">
        <w:rPr>
          <w:rFonts w:ascii="Arial" w:hAnsi="Arial" w:cs="Arial"/>
          <w:b/>
          <w:bCs/>
          <w:color w:val="000000"/>
          <w:sz w:val="28"/>
          <w:szCs w:val="28"/>
        </w:rPr>
        <w:t>zu KL</w:t>
      </w:r>
      <w:r w:rsidR="00343A2F" w:rsidRPr="00CA336F">
        <w:rPr>
          <w:rFonts w:ascii="Arial" w:hAnsi="Arial" w:cs="Arial"/>
          <w:b/>
          <w:bCs/>
          <w:color w:val="000000"/>
          <w:sz w:val="28"/>
          <w:szCs w:val="28"/>
        </w:rPr>
        <w:t>{LaboratoryNumber}</w:t>
      </w:r>
      <w:r w:rsidR="00343A2F"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="00343A2F" w:rsidRPr="00282FF8">
        <w:rPr>
          <w:rFonts w:ascii="Arial" w:hAnsi="Arial" w:cs="Arial"/>
          <w:b/>
          <w:bCs/>
          <w:color w:val="000000"/>
          <w:sz w:val="28"/>
          <w:szCs w:val="28"/>
        </w:rPr>
        <w:t>-</w:t>
      </w:r>
      <w:r w:rsidR="00343A2F"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="00343A2F" w:rsidRPr="00282FF8">
        <w:rPr>
          <w:rFonts w:ascii="Arial" w:hAnsi="Arial" w:cs="Arial"/>
          <w:b/>
          <w:bCs/>
          <w:i/>
          <w:iCs/>
          <w:color w:val="000000"/>
          <w:sz w:val="28"/>
          <w:szCs w:val="28"/>
        </w:rPr>
        <w:t>Endbefund</w:t>
      </w:r>
    </w:p>
    <w:tbl>
      <w:tblPr>
        <w:tblW w:w="667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078"/>
      </w:tblGrid>
      <w:tr w:rsidR="00343A2F" w:rsidRPr="00F923CE" w14:paraId="7166270F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110B37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Labor-Nr. des </w:t>
            </w:r>
            <w:r w:rsidRPr="00893894">
              <w:rPr>
                <w:rFonts w:ascii="Arial" w:hAnsi="Arial" w:cs="Arial"/>
                <w:color w:val="000000"/>
                <w:sz w:val="16"/>
                <w:szCs w:val="16"/>
              </w:rPr>
              <w:t>NRZMHi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E83C83" w14:textId="77777777" w:rsidR="00343A2F" w:rsidRPr="0051595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KL</w:t>
            </w:r>
            <w:r w:rsidRPr="0006265F">
              <w:rPr>
                <w:rFonts w:ascii="Arial" w:hAnsi="Arial" w:cs="Arial"/>
                <w:color w:val="000000"/>
                <w:sz w:val="16"/>
                <w:szCs w:val="16"/>
              </w:rPr>
              <w:t>{LaboratoryNumber}</w:t>
            </w:r>
          </w:p>
        </w:tc>
      </w:tr>
      <w:tr w:rsidR="00343A2F" w:rsidRPr="00F923CE" w14:paraId="6BE2F8F8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F55080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1E27A0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</w:tr>
      <w:tr w:rsidR="00343A2F" w:rsidRPr="00F923CE" w14:paraId="7A8EDE04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7625BF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9300B4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</w:tr>
      <w:tr w:rsidR="00343A2F" w:rsidRPr="00F923CE" w14:paraId="089150B2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E83D7B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B859A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</w:tr>
      <w:tr w:rsidR="00343A2F" w:rsidRPr="00F923CE" w14:paraId="39FA5DFD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D177C8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d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es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ED1990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</w:tr>
      <w:tr w:rsidR="00343A2F" w:rsidRPr="00F923CE" w14:paraId="37D1DECA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F480FC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0527BA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</w:tr>
      <w:tr w:rsidR="00343A2F" w:rsidRPr="00F923CE" w14:paraId="1EE83A72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5CCB85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Einsender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F86284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</w:tr>
    </w:tbl>
    <w:p w14:paraId="4E16EEBF" w14:textId="77777777" w:rsidR="00343A2F" w:rsidRPr="009B6F20" w:rsidRDefault="00343A2F" w:rsidP="009B6F20">
      <w:pPr>
        <w:widowControl w:val="0"/>
        <w:tabs>
          <w:tab w:val="left" w:pos="90"/>
        </w:tabs>
        <w:autoSpaceDE w:val="0"/>
        <w:autoSpaceDN w:val="0"/>
        <w:adjustRightInd w:val="0"/>
        <w:spacing w:before="240"/>
        <w:rPr>
          <w:rFonts w:ascii="Arial" w:hAnsi="Arial" w:cs="Arial"/>
          <w:b/>
          <w:bCs/>
          <w:color w:val="000000"/>
          <w:u w:val="single"/>
        </w:rPr>
      </w:pPr>
      <w:r w:rsidRPr="00D30BF0">
        <w:rPr>
          <w:rFonts w:ascii="Arial" w:hAnsi="Arial" w:cs="Arial"/>
          <w:b/>
          <w:bCs/>
          <w:color w:val="000000"/>
          <w:u w:val="single"/>
        </w:rPr>
        <w:t>Keimidentifizierung und Typisierung</w:t>
      </w:r>
      <w:r>
        <w:rPr>
          <w:rFonts w:ascii="Arial" w:hAnsi="Arial" w:cs="Arial"/>
          <w:b/>
          <w:bCs/>
          <w:color w:val="000000"/>
          <w:u w:val="single"/>
        </w:rPr>
        <w:t>:</w:t>
      </w:r>
      <w:r>
        <w:rPr>
          <w:rFonts w:ascii="Arial" w:hAnsi="Arial" w:cs="Arial"/>
          <w:b/>
          <w:bCs/>
          <w:color w:val="000000"/>
          <w:u w:val="single"/>
        </w:rPr>
        <w:br/>
      </w:r>
    </w:p>
    <w:tbl>
      <w:tblPr>
        <w:tblW w:w="738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9"/>
        <w:gridCol w:w="1986"/>
        <w:gridCol w:w="2693"/>
      </w:tblGrid>
      <w:tr w:rsidR="00343A2F" w:rsidRPr="00D30BF0" w14:paraId="1E0DAFB3" w14:textId="77777777" w:rsidTr="009B6F20">
        <w:trPr>
          <w:trHeight w:val="315"/>
        </w:trPr>
        <w:tc>
          <w:tcPr>
            <w:tcW w:w="2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60D1EC3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605AE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8CA7C9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343A2F" w:rsidRPr="00D30BF0" w14:paraId="4729859C" w14:textId="77777777" w:rsidTr="009B6F20">
        <w:trPr>
          <w:trHeight w:val="33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E1A2C2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D1CFB56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2CEEE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343A2F" w:rsidRPr="00D30BF0" w14:paraId="2B8245C4" w14:textId="77777777" w:rsidTr="009B6F20">
        <w:trPr>
          <w:trHeight w:val="60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1EF782F9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343A2F" w14:paraId="7EFE960A" w14:textId="77777777" w:rsidTr="001421A2">
              <w:tc>
                <w:tcPr>
                  <w:tcW w:w="1914" w:type="dxa"/>
                  <w:shd w:val="clear" w:color="auto" w:fill="auto"/>
                </w:tcPr>
                <w:p w14:paraId="18684102" w14:textId="77777777" w:rsidR="00343A2F" w:rsidRPr="00665A18" w:rsidRDefault="00343A2F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7292A631" w14:textId="77777777" w:rsidR="00343A2F" w:rsidRPr="00665A18" w:rsidRDefault="00343A2F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07CF01BC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3FBB3A15" w14:textId="77777777" w:rsidR="00343A2F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0CB01538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5A2AB3CC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33408AA0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E12FD15" w14:textId="77777777" w:rsidR="00343A2F" w:rsidRPr="00644979" w:rsidRDefault="00343A2F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A537E4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747DD726" w14:textId="1872D4A9" w:rsidR="008E63A1" w:rsidRPr="00A537E4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4154EF59" w14:textId="77777777" w:rsidR="00A537E4" w:rsidRPr="00A537E4" w:rsidRDefault="00723521" w:rsidP="007E1C70">
      <w:pPr>
        <w:rPr>
          <w:rFonts w:ascii="Arial" w:hAnsi="Arial" w:cs="Arial"/>
          <w:lang w:val="en-US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="00A537E4" w:rsidRPr="00A537E4">
        <w:rPr>
          <w:rFonts w:ascii="Arial" w:hAnsi="Arial" w:cs="Arial"/>
          <w:lang w:val="en-US"/>
        </w:rPr>
        <w:t>Mit freundlichen Grüßen</w:t>
      </w:r>
    </w:p>
    <w:p w14:paraId="726F0544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br/>
      </w:r>
    </w:p>
    <w:p w14:paraId="2829FD09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t>{Signer}</w:t>
      </w:r>
      <w:r w:rsidRPr="00A537E4">
        <w:rPr>
          <w:rFonts w:ascii="Arial" w:hAnsi="Arial" w:cs="Arial"/>
          <w:sz w:val="12"/>
          <w:szCs w:val="12"/>
          <w:lang w:val="en-US"/>
        </w:rPr>
        <w:t>{#HasCommentOrAnnouncement}</w:t>
      </w:r>
    </w:p>
    <w:p w14:paraId="6DDD1B82" w14:textId="77777777" w:rsidR="00A537E4" w:rsidRPr="007E1C70" w:rsidRDefault="00A537E4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251BD7E2" w14:textId="226E0DAE" w:rsidR="007E1298" w:rsidRPr="001F21BC" w:rsidRDefault="00A537E4" w:rsidP="00E20E75">
      <w:pPr>
        <w:rPr>
          <w:rFonts w:ascii="Arial" w:hAnsi="Arial" w:cs="Arial"/>
          <w:color w:val="000000"/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  <w:r w:rsidR="00723521">
        <w:rPr>
          <w:rFonts w:ascii="Arial" w:hAnsi="Arial" w:cs="Arial"/>
          <w:color w:val="000000"/>
        </w:rPr>
        <w:fldChar w:fldCharType="end"/>
      </w:r>
    </w:p>
    <w:sectPr w:rsidR="007E1298" w:rsidRPr="001F21BC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526A6D" w14:textId="77777777" w:rsidR="0078713B" w:rsidRDefault="0078713B">
      <w:r>
        <w:separator/>
      </w:r>
    </w:p>
  </w:endnote>
  <w:endnote w:type="continuationSeparator" w:id="0">
    <w:p w14:paraId="4BAB44B3" w14:textId="77777777" w:rsidR="0078713B" w:rsidRDefault="007871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BAA6B2" w14:textId="231F02D9" w:rsidR="00B2605F" w:rsidRPr="006A7241" w:rsidRDefault="00B2605F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 "D:\\Development\\NRZMHiDB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AA3C42F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99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>Befund zu</w:t>
    </w:r>
    <w:r>
      <w:rPr>
        <w:sz w:val="17"/>
        <w:szCs w:val="17"/>
      </w:rPr>
      <w:t xml:space="preserve"> </w:t>
    </w:r>
    <w:r w:rsidRPr="007B3CB5">
      <w:rPr>
        <w:sz w:val="17"/>
        <w:szCs w:val="17"/>
      </w:rPr>
      <w:t>{LaboratoryNumberWithPrefix}</w:t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55651D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55651D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0999DE9F" w14:textId="77777777" w:rsidR="00B2605F" w:rsidRPr="006A7241" w:rsidRDefault="00B2605F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FE3939" w14:textId="77777777" w:rsidR="00B2605F" w:rsidRPr="006A7241" w:rsidRDefault="00B2605F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E63A24" w14:textId="77777777" w:rsidR="00B2605F" w:rsidRPr="006A7241" w:rsidRDefault="00B2605F" w:rsidP="00442A30">
    <w:pPr>
      <w:rPr>
        <w:sz w:val="17"/>
        <w:szCs w:val="17"/>
      </w:rPr>
    </w:pPr>
  </w:p>
  <w:p w14:paraId="7795CA7D" w14:textId="0051496E" w:rsidR="008E63A1" w:rsidRPr="006F7346" w:rsidRDefault="00B2605F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C64706" w14:textId="6B378B08" w:rsidR="00B2605F" w:rsidRPr="006A7241" w:rsidRDefault="00B2605F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 "D:\\Development\\NRZMHiDB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5169388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1513282829" o:spid="_x0000_s1098" type="#_x0000_t75" alt="ML-13135-01_DAkkS-Symbol_grau1-1" style="position:absolute;margin-left:401.25pt;margin-top:-13.1pt;width:111pt;height:63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>Befund zu</w:t>
    </w:r>
    <w:r>
      <w:rPr>
        <w:sz w:val="17"/>
        <w:szCs w:val="17"/>
      </w:rPr>
      <w:t xml:space="preserve"> </w:t>
    </w:r>
    <w:r w:rsidRPr="007B3CB5">
      <w:rPr>
        <w:sz w:val="17"/>
        <w:szCs w:val="17"/>
      </w:rPr>
      <w:t>{LaboratoryNumberWithPrefix}</w:t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55651D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55651D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059F8973" w14:textId="77777777" w:rsidR="00B2605F" w:rsidRPr="006A7241" w:rsidRDefault="00B2605F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468B334" w14:textId="77777777" w:rsidR="00B2605F" w:rsidRPr="006A7241" w:rsidRDefault="00B2605F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4FAFB518" w14:textId="77777777" w:rsidR="00B2605F" w:rsidRPr="006A7241" w:rsidRDefault="00B2605F" w:rsidP="00442A30">
    <w:pPr>
      <w:rPr>
        <w:sz w:val="17"/>
        <w:szCs w:val="17"/>
      </w:rPr>
    </w:pPr>
  </w:p>
  <w:p w14:paraId="6A14F6E8" w14:textId="22C34671" w:rsidR="005B1304" w:rsidRPr="006F7346" w:rsidRDefault="00B2605F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FC97F0" w14:textId="77777777" w:rsidR="0078713B" w:rsidRDefault="0078713B">
      <w:r>
        <w:separator/>
      </w:r>
    </w:p>
  </w:footnote>
  <w:footnote w:type="continuationSeparator" w:id="0">
    <w:p w14:paraId="558C7203" w14:textId="77777777" w:rsidR="0078713B" w:rsidRDefault="007871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A3552" w14:textId="533D86C7" w:rsidR="001212E6" w:rsidRDefault="0080539E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36CA39E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" o:spid="_x0000_s1097" type="#_x0000_t75" alt="nrzmhi_logo_500" style="position:absolute;margin-left:385.15pt;margin-top:2.25pt;width:63.4pt;height:63.4pt;z-index:-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711C84FA">
        <v:shape id="Grafik 8" o:spid="_x0000_s1096" type="#_x0000_t75" alt="RKI_Logo-NRZKL-Deu_RGB-1.JPG" style="position:absolute;margin-left:449.25pt;margin-top:6.75pt;width:55pt;height:55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1212E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D7C32BA" w14:textId="77777777" w:rsidR="001212E6" w:rsidRDefault="001212E6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0B2DC4B" w14:textId="77777777" w:rsidR="001212E6" w:rsidRPr="00A059AE" w:rsidRDefault="001212E6" w:rsidP="00A059AE">
    <w:pPr>
      <w:rPr>
        <w:sz w:val="22"/>
        <w:szCs w:val="22"/>
      </w:rPr>
    </w:pPr>
    <w:r w:rsidRPr="00A059AE">
      <w:rPr>
        <w:sz w:val="22"/>
        <w:szCs w:val="22"/>
      </w:rPr>
      <w:t>Gesamtleitung: PD Dr. rer. nat. Heike Claus</w:t>
    </w:r>
  </w:p>
  <w:p w14:paraId="58B9F11A" w14:textId="77777777" w:rsidR="001212E6" w:rsidRPr="00000C19" w:rsidRDefault="001212E6" w:rsidP="00A059AE">
    <w:pPr>
      <w:rPr>
        <w:sz w:val="12"/>
        <w:szCs w:val="12"/>
      </w:rPr>
    </w:pPr>
    <w:r w:rsidRPr="00A059AE">
      <w:rPr>
        <w:sz w:val="22"/>
        <w:szCs w:val="22"/>
      </w:rPr>
      <w:t>ärztliche Leitung: PD Dr. med. Thiên-Trí Lâm</w:t>
    </w:r>
  </w:p>
  <w:p w14:paraId="706353B3" w14:textId="77777777" w:rsidR="001212E6" w:rsidRPr="00000C19" w:rsidRDefault="001212E6" w:rsidP="00D551B5">
    <w:pPr>
      <w:rPr>
        <w:sz w:val="12"/>
        <w:szCs w:val="12"/>
      </w:rPr>
    </w:pPr>
  </w:p>
  <w:p w14:paraId="14C314C7" w14:textId="2D941EA6" w:rsidR="008E63A1" w:rsidRPr="006F7346" w:rsidRDefault="0080539E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864938" w14:textId="42019A1B" w:rsidR="0055651D" w:rsidRDefault="001F21BC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79B3783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998917585" o:spid="_x0000_s1104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61418439">
        <v:shape id="Grafik 373299733" o:spid="_x0000_s1103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55651D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39B395A1" w14:textId="77777777" w:rsidR="0055651D" w:rsidRDefault="0055651D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39800260" w14:textId="77777777" w:rsidR="0055651D" w:rsidRPr="00635E31" w:rsidRDefault="0055651D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7EE80240" w14:textId="77777777" w:rsidR="0055651D" w:rsidRDefault="0055651D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25AB483D" w14:textId="77777777" w:rsidR="0055651D" w:rsidRDefault="0055651D" w:rsidP="00AD2792">
    <w:pPr>
      <w:rPr>
        <w:sz w:val="12"/>
        <w:szCs w:val="12"/>
      </w:rPr>
    </w:pPr>
  </w:p>
  <w:p w14:paraId="36FF10B8" w14:textId="77777777" w:rsidR="0055651D" w:rsidRDefault="0055651D" w:rsidP="00AD2792">
    <w:pPr>
      <w:pStyle w:val="Kopfzeile"/>
      <w:rPr>
        <w:sz w:val="12"/>
        <w:szCs w:val="12"/>
      </w:rPr>
    </w:pPr>
  </w:p>
  <w:p w14:paraId="72314466" w14:textId="77777777" w:rsidR="0055651D" w:rsidRDefault="0055651D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04BFBE0D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102" type="#_x0000_t202" style="position:absolute;margin-left:364.1pt;margin-top:2.3pt;width:156.8pt;height:304.25pt;z-index:6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4AEAAB99" w14:textId="77777777" w:rsidR="0055651D" w:rsidRDefault="0055651D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7C5F33C" w14:textId="77777777" w:rsidR="0055651D" w:rsidRDefault="0055651D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701118CA" w14:textId="77777777" w:rsidR="0055651D" w:rsidRDefault="0055651D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5AF0EEF9" w14:textId="77777777" w:rsidR="0055651D" w:rsidRDefault="0055651D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680CAE61" w14:textId="77777777" w:rsidR="0055651D" w:rsidRDefault="0055651D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98ABCF8" w14:textId="77777777" w:rsidR="0055651D" w:rsidRDefault="0055651D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6A8047FD" w14:textId="77777777" w:rsidR="0055651D" w:rsidRDefault="0055651D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5656A334" w14:textId="77777777" w:rsidR="0055651D" w:rsidRDefault="0055651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54BFEA1D" w14:textId="77777777" w:rsidR="0055651D" w:rsidRDefault="0055651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61854DC6" w14:textId="77777777" w:rsidR="0055651D" w:rsidRDefault="0055651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52058CB4" w14:textId="77777777" w:rsidR="0055651D" w:rsidRDefault="0055651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39F3C52F" w14:textId="77777777" w:rsidR="0055651D" w:rsidRDefault="0055651D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7E07636" w14:textId="77777777" w:rsidR="0055651D" w:rsidRDefault="0055651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5923E329" w14:textId="77777777" w:rsidR="0055651D" w:rsidRDefault="0055651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50CE8B2A" w14:textId="77777777" w:rsidR="0055651D" w:rsidRDefault="0055651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1EBD99FC" w14:textId="77777777" w:rsidR="0055651D" w:rsidRDefault="0055651D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AC91636" w14:textId="77777777" w:rsidR="0055651D" w:rsidRDefault="0055651D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3F660243" w14:textId="77777777" w:rsidR="0055651D" w:rsidRDefault="0055651D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4771ACDD" w14:textId="77777777" w:rsidR="0055651D" w:rsidRDefault="0055651D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6F018308" w14:textId="77777777" w:rsidR="0055651D" w:rsidRDefault="0055651D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80CC790" w14:textId="77777777" w:rsidR="0055651D" w:rsidRPr="00635E31" w:rsidRDefault="0055651D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 xml:space="preserve">Dr. med. </w:t>
                </w: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0D50AA52" w14:textId="77777777" w:rsidR="0055651D" w:rsidRPr="00635E31" w:rsidRDefault="0055651D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6AA2B872" w14:textId="77777777" w:rsidR="0055651D" w:rsidRDefault="0055651D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7F8AD124" w14:textId="77777777" w:rsidR="0055651D" w:rsidRDefault="0055651D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>
      <w:rPr>
        <w:sz w:val="12"/>
        <w:szCs w:val="12"/>
      </w:rPr>
      <w:tab/>
    </w:r>
  </w:p>
  <w:p w14:paraId="6719E9EC" w14:textId="77777777" w:rsidR="0055651D" w:rsidRDefault="0055651D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68300016" w14:textId="77777777" w:rsidR="0055651D" w:rsidRPr="00AD2792" w:rsidRDefault="0055651D" w:rsidP="00AD2792"/>
  <w:p w14:paraId="577BDC3F" w14:textId="0C6116D5" w:rsidR="000B1866" w:rsidRPr="00EF6C6A" w:rsidRDefault="001F21BC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894580839">
    <w:abstractNumId w:val="1"/>
  </w:num>
  <w:num w:numId="2" w16cid:durableId="187990132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53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47023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A53CD"/>
    <w:rsid w:val="000B1866"/>
    <w:rsid w:val="000B311F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438B"/>
    <w:rsid w:val="001160F0"/>
    <w:rsid w:val="001212E6"/>
    <w:rsid w:val="001237D9"/>
    <w:rsid w:val="00127EC6"/>
    <w:rsid w:val="00132DE7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C5541"/>
    <w:rsid w:val="001D1F37"/>
    <w:rsid w:val="001D2B5A"/>
    <w:rsid w:val="001D7C7E"/>
    <w:rsid w:val="001E11A4"/>
    <w:rsid w:val="001E704E"/>
    <w:rsid w:val="001F21BC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3A2F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07A89"/>
    <w:rsid w:val="00410FA9"/>
    <w:rsid w:val="00411F66"/>
    <w:rsid w:val="00426342"/>
    <w:rsid w:val="004369C7"/>
    <w:rsid w:val="004455BC"/>
    <w:rsid w:val="00445EE5"/>
    <w:rsid w:val="00456949"/>
    <w:rsid w:val="00471453"/>
    <w:rsid w:val="00476353"/>
    <w:rsid w:val="00476671"/>
    <w:rsid w:val="00480AC0"/>
    <w:rsid w:val="00485019"/>
    <w:rsid w:val="004904CB"/>
    <w:rsid w:val="004959C0"/>
    <w:rsid w:val="0049666D"/>
    <w:rsid w:val="004A2014"/>
    <w:rsid w:val="004A21CB"/>
    <w:rsid w:val="004A2716"/>
    <w:rsid w:val="004A5D50"/>
    <w:rsid w:val="004A61C8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5651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813F4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E4AFB"/>
    <w:rsid w:val="006F101C"/>
    <w:rsid w:val="006F19C7"/>
    <w:rsid w:val="006F378C"/>
    <w:rsid w:val="006F6072"/>
    <w:rsid w:val="006F68AA"/>
    <w:rsid w:val="006F7346"/>
    <w:rsid w:val="00700969"/>
    <w:rsid w:val="00701568"/>
    <w:rsid w:val="007104BC"/>
    <w:rsid w:val="00723521"/>
    <w:rsid w:val="00745278"/>
    <w:rsid w:val="007508A1"/>
    <w:rsid w:val="00755644"/>
    <w:rsid w:val="0076291A"/>
    <w:rsid w:val="0078044B"/>
    <w:rsid w:val="0078713B"/>
    <w:rsid w:val="00793405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6C17"/>
    <w:rsid w:val="007E7AD7"/>
    <w:rsid w:val="007F0DBC"/>
    <w:rsid w:val="0080539E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6017E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5DE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55635"/>
    <w:rsid w:val="00964655"/>
    <w:rsid w:val="00965DA0"/>
    <w:rsid w:val="00966F36"/>
    <w:rsid w:val="00974193"/>
    <w:rsid w:val="00993AE8"/>
    <w:rsid w:val="009A0D55"/>
    <w:rsid w:val="009A36DA"/>
    <w:rsid w:val="009A6FCA"/>
    <w:rsid w:val="009A7230"/>
    <w:rsid w:val="009C44A9"/>
    <w:rsid w:val="009C485F"/>
    <w:rsid w:val="009C77DD"/>
    <w:rsid w:val="009E46CF"/>
    <w:rsid w:val="009E4C88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537E4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2605F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136D3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20E75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3"/>
    <o:shapelayout v:ext="edit">
      <o:idmap v:ext="edit" data="2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85</Words>
  <Characters>2431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4</cp:revision>
  <cp:lastPrinted>2015-05-19T09:27:00Z</cp:lastPrinted>
  <dcterms:created xsi:type="dcterms:W3CDTF">2015-05-19T21:00:00Z</dcterms:created>
  <dcterms:modified xsi:type="dcterms:W3CDTF">2025-04-23T05:36:00Z</dcterms:modified>
</cp:coreProperties>
</file>